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60111B" w:rsidRDefault="0099408D" w:rsidP="00C53CD4">
      <w:pPr>
        <w:rPr>
          <w:b/>
        </w:rPr>
      </w:pPr>
      <w:r w:rsidRPr="0060111B">
        <w:rPr>
          <w:b/>
        </w:rPr>
        <w:t>Author names and affiliations:</w:t>
      </w:r>
    </w:p>
    <w:p w14:paraId="27026BB1" w14:textId="760C401B"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hysiology,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F9D3302" w14:textId="32427550"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ediatrics,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56536BC5" w14:textId="77E3362B"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reventative Medicine,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73163B5" w14:textId="052AC3CB" w:rsidR="00CA4E21" w:rsidRPr="0060111B" w:rsidRDefault="00CA4E21" w:rsidP="0060111B">
      <w:pPr>
        <w:pStyle w:val="ListParagraph"/>
        <w:numPr>
          <w:ilvl w:val="0"/>
          <w:numId w:val="7"/>
        </w:numPr>
        <w:rPr>
          <w:rFonts w:ascii="Arial" w:hAnsi="Arial" w:cs="Arial"/>
        </w:rPr>
      </w:pPr>
      <w:r w:rsidRPr="0060111B">
        <w:rPr>
          <w:rFonts w:ascii="Arial" w:hAnsi="Arial" w:cs="Arial"/>
        </w:rPr>
        <w:t>Children’s Foundation Research Institute, Le Bonheur Children’s Hospital, Memphis, T</w:t>
      </w:r>
      <w:r w:rsidR="00D71F75" w:rsidRPr="0060111B">
        <w:rPr>
          <w:rFonts w:ascii="Arial" w:hAnsi="Arial" w:cs="Arial"/>
        </w:rPr>
        <w:t>ennessee</w:t>
      </w:r>
      <w:r w:rsidRPr="0060111B">
        <w:rPr>
          <w:rFonts w:ascii="Arial" w:hAnsi="Arial" w:cs="Arial"/>
        </w:rPr>
        <w:t>, U.S.A.</w:t>
      </w:r>
    </w:p>
    <w:p w14:paraId="4B92AA59" w14:textId="615DF182" w:rsidR="00CA4E21" w:rsidRPr="0060111B" w:rsidRDefault="00D71F75" w:rsidP="0060111B">
      <w:pPr>
        <w:pStyle w:val="ListParagraph"/>
        <w:numPr>
          <w:ilvl w:val="0"/>
          <w:numId w:val="7"/>
        </w:numPr>
        <w:rPr>
          <w:rFonts w:ascii="Arial" w:hAnsi="Arial" w:cs="Arial"/>
        </w:rPr>
      </w:pPr>
      <w:r w:rsidRPr="0060111B">
        <w:rPr>
          <w:rFonts w:ascii="Arial" w:hAnsi="Arial" w:cs="Arial"/>
        </w:rPr>
        <w:t xml:space="preserve">Department of Nutritional Sciences, University of Michigan School of Public Health, Ann Arbor, Michigan, U.S.A. </w:t>
      </w:r>
      <w:r w:rsidR="00CA4E21" w:rsidRPr="0060111B">
        <w:rPr>
          <w:rFonts w:ascii="Arial" w:hAnsi="Arial" w:cs="Arial"/>
        </w:rPr>
        <w:t xml:space="preserve"> </w:t>
      </w:r>
    </w:p>
    <w:p w14:paraId="6C06E835" w14:textId="36D4825B" w:rsidR="00450320" w:rsidRPr="0060111B" w:rsidRDefault="00450320" w:rsidP="0060111B">
      <w:pPr>
        <w:pStyle w:val="ListParagraph"/>
        <w:numPr>
          <w:ilvl w:val="0"/>
          <w:numId w:val="7"/>
        </w:numPr>
        <w:rPr>
          <w:rFonts w:ascii="Arial" w:hAnsi="Arial" w:cs="Arial"/>
        </w:rPr>
      </w:pPr>
      <w:r w:rsidRPr="0060111B">
        <w:rPr>
          <w:rFonts w:ascii="Arial" w:hAnsi="Arial" w:cs="Arial"/>
        </w:rPr>
        <w:t>Department of Molecular &amp; Integrative Physiology, University of Michigan Medical School, Ann Arbor, Michigan, U.S.A.</w:t>
      </w:r>
    </w:p>
    <w:p w14:paraId="7C87923A" w14:textId="78210531" w:rsidR="00D71F75" w:rsidRPr="0060111B" w:rsidRDefault="00D71F75" w:rsidP="0060111B">
      <w:pPr>
        <w:pStyle w:val="ListParagraph"/>
        <w:numPr>
          <w:ilvl w:val="0"/>
          <w:numId w:val="7"/>
        </w:numPr>
        <w:rPr>
          <w:rFonts w:ascii="Arial" w:hAnsi="Arial" w:cs="Arial"/>
        </w:rPr>
      </w:pPr>
      <w:r w:rsidRPr="0060111B">
        <w:rPr>
          <w:rFonts w:ascii="Arial" w:hAnsi="Arial" w:cs="Arial"/>
        </w:rPr>
        <w:t>Department of Internal Medicine, University of Michigan Medical School, Ann Arbor, Michigan, U.S.A.</w:t>
      </w:r>
    </w:p>
    <w:p w14:paraId="636CA520" w14:textId="77777777" w:rsidR="00D71F75" w:rsidRPr="0060111B" w:rsidRDefault="00D71F75" w:rsidP="0060111B">
      <w:pPr>
        <w:pStyle w:val="ListParagraph"/>
        <w:numPr>
          <w:ilvl w:val="0"/>
          <w:numId w:val="7"/>
        </w:numPr>
        <w:rPr>
          <w:rFonts w:ascii="Arial" w:hAnsi="Arial" w:cs="Arial"/>
        </w:rPr>
      </w:pPr>
      <w:r w:rsidRPr="0060111B">
        <w:rPr>
          <w:rFonts w:ascii="Arial" w:hAnsi="Arial" w:cs="Arial"/>
        </w:rPr>
        <w:t>Life Sciences Institute, University of Michigan Medical Center, Ann Arbor, Michigan, U.S.A.</w:t>
      </w:r>
    </w:p>
    <w:p w14:paraId="2E77E437" w14:textId="66033671" w:rsidR="0099408D" w:rsidRDefault="00D71F75" w:rsidP="0060111B">
      <w:pPr>
        <w:pStyle w:val="ListParagraph"/>
        <w:numPr>
          <w:ilvl w:val="0"/>
          <w:numId w:val="7"/>
        </w:numPr>
      </w:pPr>
      <w:r w:rsidRPr="0060111B">
        <w:rPr>
          <w:rFonts w:ascii="Arial" w:hAnsi="Arial" w:cs="Arial"/>
        </w:rPr>
        <w:t xml:space="preserve">Institute for Diabetes and Metabolic Health, University of California San Diego, San Diego, </w:t>
      </w:r>
    </w:p>
    <w:p w14:paraId="48448DE9" w14:textId="77777777" w:rsidR="0060111B" w:rsidRDefault="0060111B" w:rsidP="00C53CD4"/>
    <w:p w14:paraId="29EA402F" w14:textId="5E71A144" w:rsidR="0099408D" w:rsidRPr="0060111B" w:rsidRDefault="0099408D" w:rsidP="00C53CD4">
      <w:pPr>
        <w:rPr>
          <w:b/>
        </w:rPr>
      </w:pPr>
      <w:r w:rsidRPr="0060111B">
        <w:rPr>
          <w:b/>
        </w:rPr>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20CAC0B8" w14:textId="77777777" w:rsidR="0060111B" w:rsidRDefault="0060111B" w:rsidP="00C53CD4">
      <w:pPr>
        <w:rPr>
          <w:b/>
        </w:rPr>
      </w:pPr>
    </w:p>
    <w:p w14:paraId="3CC8DE7F" w14:textId="0905062E" w:rsidR="002A052A" w:rsidRPr="002A052A" w:rsidRDefault="002A052A" w:rsidP="00C53CD4">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7AF896F9" w14:textId="09A24B0B" w:rsidR="003B1DBE" w:rsidRDefault="004E21CF" w:rsidP="0060111B">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60111B">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20200573" w14:textId="3DD759F1" w:rsidR="003F29AF" w:rsidRPr="0052352B"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total energy 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w:t>
      </w:r>
      <w:r w:rsidR="00DD3A40" w:rsidRPr="0052352B">
        <w:lastRenderedPageBreak/>
        <w:t xml:space="preserve">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7A82AE45" w14:textId="32F39C67" w:rsidR="0087648E" w:rsidRPr="0052352B" w:rsidRDefault="0087648E" w:rsidP="0060111B">
      <w:pPr>
        <w:pStyle w:val="Heading2"/>
      </w:pPr>
      <w:r w:rsidRPr="0052352B">
        <w:t>Activation of mTORC1 in Muscle Increase</w:t>
      </w:r>
      <w:r w:rsidR="00CA1143" w:rsidRPr="0052352B">
        <w:t>s</w:t>
      </w:r>
      <w:r w:rsidRPr="0052352B">
        <w:t xml:space="preserve"> Energy Expenditure</w:t>
      </w:r>
    </w:p>
    <w:p w14:paraId="0A3BFE51" w14:textId="7DFBBEE5"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1FC6F806" w14:textId="02C0A12B" w:rsidR="00184574" w:rsidRPr="0052352B" w:rsidRDefault="00184574" w:rsidP="0060111B">
      <w:pPr>
        <w:pStyle w:val="Heading2"/>
      </w:pPr>
      <w:r w:rsidRPr="0052352B">
        <w:t>A</w:t>
      </w:r>
      <w:r w:rsidR="00D70AAD" w:rsidRPr="0052352B">
        <w:t xml:space="preserve">ctivation of mTORC1 in Muscle does not alter energy intake </w:t>
      </w:r>
    </w:p>
    <w:p w14:paraId="29FCD5C2" w14:textId="3DFBBFD9" w:rsidR="00526B0E"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C271624" w14:textId="7051874E" w:rsidR="0087648E" w:rsidRPr="0052352B" w:rsidRDefault="00350EC3" w:rsidP="0060111B">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60111B">
      <w:pPr>
        <w:pStyle w:val="Heading2"/>
      </w:pPr>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w:t>
      </w:r>
      <w:r w:rsidR="00363043" w:rsidRPr="0052352B">
        <w:lastRenderedPageBreak/>
        <w:t xml:space="preserve">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6E022E4C" w14:textId="5CBF9D20" w:rsidR="003F29AF" w:rsidRPr="0052352B"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5F6B43F1" w14:textId="2F9AD67B" w:rsidR="00E7425C" w:rsidRPr="0052352B" w:rsidRDefault="00E7425C" w:rsidP="0060111B">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5B4441E6" w14:textId="57B1D830" w:rsidR="003F29AF" w:rsidRPr="0052352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6E01315E" w14:textId="516F22E7" w:rsidR="00827301" w:rsidRPr="0052352B" w:rsidRDefault="00827301" w:rsidP="0060111B">
      <w:pPr>
        <w:pStyle w:val="Heading2"/>
      </w:pPr>
      <w:r w:rsidRPr="0052352B">
        <w:lastRenderedPageBreak/>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691BFF81" w14:textId="34D65B45" w:rsidR="00D86AFE"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6CD5063" w14:textId="5474A839" w:rsidR="00B43DA6" w:rsidRPr="0052352B" w:rsidRDefault="00710477" w:rsidP="0060111B">
      <w:pPr>
        <w:pStyle w:val="Heading2"/>
      </w:pPr>
      <w:r>
        <w:t>Constitutive</w:t>
      </w:r>
      <w:r w:rsidR="00B43DA6" w:rsidRPr="0052352B">
        <w:t xml:space="preserve"> mTORC1 Activation Increases the Oxidative Profile of Skeletal Muscle </w:t>
      </w:r>
    </w:p>
    <w:p w14:paraId="73E301E9" w14:textId="01D34DAC" w:rsidR="00B43DA6"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22576BC5" w14:textId="0ECE33D5" w:rsidR="009D0BB7" w:rsidRDefault="009D0BB7" w:rsidP="00C53CD4"/>
    <w:p w14:paraId="036B1867" w14:textId="4B3F46A7" w:rsidR="009D0BB7" w:rsidRPr="00E158F3" w:rsidRDefault="009D0BB7" w:rsidP="009D0BB7">
      <w:r w:rsidRPr="009D0BB7">
        <w:rPr>
          <w:b/>
        </w:rPr>
        <w:t xml:space="preserve">Deletion of </w:t>
      </w:r>
      <w:r w:rsidRPr="009D0BB7">
        <w:rPr>
          <w:b/>
          <w:i/>
        </w:rPr>
        <w:t xml:space="preserve">Tsc1 </w:t>
      </w:r>
      <w:r w:rsidRPr="009D0BB7">
        <w:rPr>
          <w:b/>
        </w:rPr>
        <w:t>in skeletal muscle results in activation of ATF4.</w:t>
      </w:r>
      <w:r>
        <w:rPr>
          <w:b/>
        </w:rPr>
        <w:t xml:space="preserve">  </w:t>
      </w:r>
      <w:r>
        <w:t xml:space="preserve">We noticed that several canonical targets of the ATF4 transcription factor are upregulated in </w:t>
      </w:r>
      <w:r>
        <w:rPr>
          <w:i/>
        </w:rPr>
        <w:t xml:space="preserve">Tsc1 </w:t>
      </w:r>
      <w:r>
        <w:t xml:space="preserve">knockout muscles, suggesting an activation of the integrated stress response.  </w:t>
      </w:r>
      <w:r w:rsidR="0018130B">
        <w:t xml:space="preserve">These include </w:t>
      </w:r>
      <w:r w:rsidR="008E59A5">
        <w:t xml:space="preserve">significant upregulation of </w:t>
      </w:r>
      <w:r w:rsidR="0018130B">
        <w:t xml:space="preserve">transcripts encoding for GADD45, DDIT3, CDKN1A, GRB10, GDF15, and several </w:t>
      </w:r>
      <w:proofErr w:type="spellStart"/>
      <w:r w:rsidR="0018130B">
        <w:t>tRNA</w:t>
      </w:r>
      <w:proofErr w:type="spellEnd"/>
      <w:r w:rsidR="0018130B">
        <w:t xml:space="preserve"> synthetases (</w:t>
      </w:r>
      <w:r w:rsidR="00E158F3">
        <w:t xml:space="preserve">Leucine; </w:t>
      </w:r>
      <w:r w:rsidR="00E158F3">
        <w:rPr>
          <w:i/>
        </w:rPr>
        <w:t>Lars</w:t>
      </w:r>
      <w:r w:rsidR="00E158F3">
        <w:t xml:space="preserve">, Serine; </w:t>
      </w:r>
      <w:proofErr w:type="spellStart"/>
      <w:r w:rsidR="00E158F3">
        <w:rPr>
          <w:i/>
        </w:rPr>
        <w:t>Sars</w:t>
      </w:r>
      <w:proofErr w:type="spellEnd"/>
      <w:r w:rsidR="00E158F3">
        <w:t xml:space="preserve">, and Arginine; </w:t>
      </w:r>
      <w:proofErr w:type="spellStart"/>
      <w:r w:rsidR="00E158F3">
        <w:rPr>
          <w:i/>
        </w:rPr>
        <w:t>Nars</w:t>
      </w:r>
      <w:proofErr w:type="spellEnd"/>
      <w:r w:rsidR="008804FB">
        <w:rPr>
          <w:i/>
        </w:rPr>
        <w:t xml:space="preserve">, </w:t>
      </w:r>
      <w:r w:rsidR="008804FB">
        <w:t>See Figure 5A</w:t>
      </w:r>
      <w:bookmarkStart w:id="0" w:name="_GoBack"/>
      <w:bookmarkEnd w:id="0"/>
      <w:r w:rsidR="00E158F3">
        <w:t>).</w:t>
      </w:r>
    </w:p>
    <w:p w14:paraId="17A72CB7" w14:textId="77777777" w:rsidR="009D0BB7" w:rsidRPr="0052352B" w:rsidRDefault="009D0BB7" w:rsidP="00C53CD4"/>
    <w:p w14:paraId="1F27174D" w14:textId="2EBE7971" w:rsidR="00D86AFE" w:rsidRPr="0052352B" w:rsidRDefault="005C6497" w:rsidP="0060111B">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75F6C9A7"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9D0BB7">
        <w:t>6</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consistent cause of 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t>D</w:t>
      </w:r>
      <w:r w:rsidR="007B624A" w:rsidRPr="0052352B">
        <w:t>iscussion</w:t>
      </w:r>
    </w:p>
    <w:p w14:paraId="5B70DF6B" w14:textId="52C66DE8" w:rsidR="00B02A8D" w:rsidRPr="0052352B" w:rsidRDefault="00B02A8D" w:rsidP="00C53CD4">
      <w:r w:rsidRPr="0052352B">
        <w:lastRenderedPageBreak/>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1"/>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1"/>
      <w:r w:rsidR="00B02A8D">
        <w:rPr>
          <w:rStyle w:val="CommentReference"/>
          <w:rFonts w:asciiTheme="minorHAnsi" w:hAnsiTheme="minorHAnsi" w:cstheme="minorBidi"/>
        </w:rPr>
        <w:commentReference w:id="1"/>
      </w:r>
    </w:p>
    <w:p w14:paraId="345A7E8F" w14:textId="47CC9AB0" w:rsidR="00353CAF" w:rsidRPr="0052352B" w:rsidRDefault="00353CAF" w:rsidP="00C53CD4"/>
    <w:p w14:paraId="6BBAD6A4" w14:textId="0458FEBF"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lastRenderedPageBreak/>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2134DF" w:rsidRPr="0052352B">
        <w:t xml:space="preserve"> </w:t>
      </w:r>
      <w:r w:rsidR="00A3201B" w:rsidRPr="0052352B">
        <w:t xml:space="preserve">  </w:t>
      </w:r>
    </w:p>
    <w:p w14:paraId="5DD37F96" w14:textId="75A17165" w:rsidR="00A3201B" w:rsidRPr="0052352B" w:rsidRDefault="00A3201B" w:rsidP="00C53CD4"/>
    <w:p w14:paraId="3A6525E8" w14:textId="0C87EC9E" w:rsidR="00542C29" w:rsidRPr="0052352B" w:rsidRDefault="00C53CF6" w:rsidP="00C53CD4">
      <w:r w:rsidRPr="0052352B">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00FE97F4"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029CE30A" w14:textId="19F4B37E" w:rsidR="006638A2"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skeletal muscle decreases lifespan in mice, a finding in consensus with other models of mTORC1 </w:t>
      </w:r>
      <w:r w:rsidRPr="0052352B">
        <w:lastRenderedPageBreak/>
        <w:t xml:space="preserve">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2F452F56" w14:textId="6CEB4CF8" w:rsidR="00AA6C9F" w:rsidRPr="00AA6C9F" w:rsidRDefault="00AA6C9F" w:rsidP="0060111B">
      <w:pPr>
        <w:pStyle w:val="Heading2"/>
      </w:pPr>
      <w:r w:rsidRPr="00AA6C9F">
        <w:t>C</w:t>
      </w:r>
      <w:r w:rsidR="00862AC5" w:rsidRPr="00AA6C9F">
        <w:t>onclusion</w:t>
      </w:r>
      <w:r w:rsidRPr="00AA6C9F">
        <w:t>s</w:t>
      </w:r>
      <w:r w:rsidR="00862AC5" w:rsidRPr="00AA6C9F">
        <w:t xml:space="preserve"> </w:t>
      </w:r>
    </w:p>
    <w:p w14:paraId="51329E80" w14:textId="2D59F05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60111B">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60111B">
      <w:pPr>
        <w:pStyle w:val="Heading2"/>
      </w:pPr>
      <w:r w:rsidRPr="00D71F75">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standard housing conditions is negligible. For rapamycin treatments, animals were individually housed </w:t>
      </w:r>
      <w:r w:rsidRPr="00D71F75">
        <w:lastRenderedPageBreak/>
        <w:t>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60111B">
      <w:pPr>
        <w:pStyle w:val="Heading2"/>
      </w:pPr>
      <w:proofErr w:type="spellStart"/>
      <w:r w:rsidRPr="00D71F75">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60111B">
      <w:pPr>
        <w:pStyle w:val="Heading2"/>
      </w:pPr>
      <w:r w:rsidRPr="00D71F75">
        <w:t>Insulin Tolerance Test</w:t>
      </w:r>
    </w:p>
    <w:p w14:paraId="26D4CB6D" w14:textId="18E6E4FC"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4C8CC9DF" w14:textId="77777777" w:rsidR="0014294C" w:rsidRPr="00D71F75" w:rsidRDefault="0014294C" w:rsidP="0060111B">
      <w:pPr>
        <w:pStyle w:val="Heading2"/>
      </w:pPr>
      <w:r w:rsidRPr="00D71F75">
        <w:t>RNA Sequencing Analysis and Bioinformatics</w:t>
      </w:r>
    </w:p>
    <w:p w14:paraId="50294F78" w14:textId="27D17629"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Table 1, and deposited into the Gene Expression Omnibus as GSE84312.  To compare our results to other gene-sets we performed Gene Set Enrichment Analyses (GSEA) comparing our rank-ordered </w:t>
      </w:r>
      <w:r w:rsidRPr="00D71F75">
        <w:lastRenderedPageBreak/>
        <w:t xml:space="preserve">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and compared with our differentially regulated gene sets.</w:t>
      </w:r>
    </w:p>
    <w:p w14:paraId="6C0C80D6" w14:textId="77777777" w:rsidR="0014294C" w:rsidRPr="00D71F75" w:rsidRDefault="0014294C" w:rsidP="0060111B">
      <w:pPr>
        <w:pStyle w:val="Heading2"/>
      </w:pPr>
      <w:r w:rsidRPr="00D71F75">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005B74AF" w:rsidR="0014294C" w:rsidRPr="0060111B" w:rsidRDefault="0014294C" w:rsidP="0060111B">
      <w:pPr>
        <w:pStyle w:val="Heading2"/>
      </w:pPr>
      <w:r w:rsidRPr="0060111B">
        <w:t>NADH Tetrazolium Reductase Staining</w:t>
      </w:r>
    </w:p>
    <w:p w14:paraId="4F98183E" w14:textId="77777777" w:rsidR="0060111B" w:rsidRPr="0060111B" w:rsidRDefault="0060111B" w:rsidP="0060111B"/>
    <w:p w14:paraId="1F791403" w14:textId="77777777" w:rsidR="0014294C" w:rsidRDefault="0014294C" w:rsidP="0060111B">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60111B">
      <w:pPr>
        <w:pStyle w:val="Heading2"/>
      </w:pPr>
      <w:r w:rsidRPr="00D71F75">
        <w:t>Statistical Analyses</w:t>
      </w:r>
    </w:p>
    <w:p w14:paraId="39C9FEB0" w14:textId="5A3A1A18"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0E7166">
        <w:rPr>
          <w:rStyle w:val="Hyperlink"/>
          <w:color w:val="000000" w:themeColor="text1"/>
          <w:szCs w:val="22"/>
        </w:rPr>
        <w:t xml:space="preserve"> </w:t>
      </w:r>
      <w:r w:rsidR="000E7166" w:rsidRPr="000E7166">
        <w:rPr>
          <w:rStyle w:val="Hyperlink"/>
          <w:color w:val="000000" w:themeColor="text1"/>
          <w:szCs w:val="22"/>
          <w:u w:val="none"/>
        </w:rPr>
        <w:t xml:space="preserve">(Permanent </w:t>
      </w:r>
      <w:r w:rsidR="000E7166">
        <w:rPr>
          <w:rStyle w:val="Hyperlink"/>
          <w:color w:val="000000" w:themeColor="text1"/>
          <w:szCs w:val="22"/>
          <w:u w:val="none"/>
        </w:rPr>
        <w:t xml:space="preserve">repository </w:t>
      </w:r>
      <w:r w:rsidR="000E7166" w:rsidRPr="000E7166">
        <w:rPr>
          <w:rStyle w:val="Hyperlink"/>
          <w:color w:val="000000" w:themeColor="text1"/>
          <w:szCs w:val="22"/>
          <w:u w:val="none"/>
        </w:rPr>
        <w:t>DOI will be assigned upon acceptance)</w:t>
      </w:r>
      <w:r w:rsidRPr="000E7166">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60111B" w:rsidRDefault="00870CA1" w:rsidP="00C53CD4">
      <w:pPr>
        <w:rPr>
          <w:b/>
        </w:rPr>
      </w:pPr>
      <w:r w:rsidRPr="0060111B">
        <w:rPr>
          <w:b/>
        </w:rPr>
        <w:t>Conflict of interest</w:t>
      </w:r>
    </w:p>
    <w:p w14:paraId="7E1ED843" w14:textId="77777777" w:rsidR="0060111B" w:rsidRDefault="0060111B" w:rsidP="00C53CD4"/>
    <w:p w14:paraId="7011C2F5" w14:textId="5D36105E"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lastRenderedPageBreak/>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lastRenderedPageBreak/>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lastRenderedPageBreak/>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lastRenderedPageBreak/>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lastRenderedPageBreak/>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18130B">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18130B">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18130B">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18130B">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18130B">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18130B">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18130B">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18130B">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18130B">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18130B">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18130B">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18130B">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18130B">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18130B">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18130B">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18130B">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18130B">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18130B">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18130B">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18130B">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18130B">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18130B">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18130B">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18130B">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18130B">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46F3FFB4" w:rsidR="005F6EBE" w:rsidRDefault="005F6EBE" w:rsidP="00C53CD4"/>
    <w:p w14:paraId="19A5813F" w14:textId="02F3BE53" w:rsidR="0018130B" w:rsidRPr="0018130B" w:rsidRDefault="0018130B" w:rsidP="00C53CD4">
      <w:pPr>
        <w:rPr>
          <w:b/>
        </w:rPr>
      </w:pPr>
      <w:r w:rsidRPr="0018130B">
        <w:rPr>
          <w:b/>
        </w:rPr>
        <w:t xml:space="preserve">Figure 5: Activation of ATF4 dependent targets in muscle </w:t>
      </w:r>
      <w:r w:rsidRPr="0018130B">
        <w:rPr>
          <w:b/>
          <w:i/>
        </w:rPr>
        <w:t xml:space="preserve">Tsc1 </w:t>
      </w:r>
      <w:r w:rsidRPr="0018130B">
        <w:rPr>
          <w:b/>
        </w:rPr>
        <w:t xml:space="preserve">knockout mice.  </w:t>
      </w:r>
    </w:p>
    <w:p w14:paraId="2814F47C" w14:textId="77777777" w:rsidR="0018130B" w:rsidRDefault="0018130B" w:rsidP="00C53CD4">
      <w:pPr>
        <w:rPr>
          <w:b/>
        </w:rPr>
      </w:pPr>
    </w:p>
    <w:p w14:paraId="7F483492" w14:textId="33C8C68E" w:rsidR="00B558A8" w:rsidRPr="0018130B" w:rsidRDefault="00B558A8" w:rsidP="00C53CD4">
      <w:pPr>
        <w:rPr>
          <w:b/>
        </w:rPr>
      </w:pPr>
      <w:r w:rsidRPr="0018130B">
        <w:rPr>
          <w:b/>
        </w:rPr>
        <w:t xml:space="preserve">Figure </w:t>
      </w:r>
      <w:r w:rsidR="0018130B">
        <w:rPr>
          <w:b/>
        </w:rPr>
        <w:t>6</w:t>
      </w:r>
      <w:r w:rsidRPr="0018130B">
        <w:rPr>
          <w:b/>
        </w:rPr>
        <w:t xml:space="preserve">: </w:t>
      </w:r>
      <w:r w:rsidR="00802015" w:rsidRPr="0018130B">
        <w:rPr>
          <w:b/>
        </w:rPr>
        <w:t xml:space="preserve">Skeletal muscle mTORC1 activation reduces lifespan in mice. </w:t>
      </w:r>
      <w:r w:rsidR="0018130B">
        <w:rPr>
          <w:b/>
        </w:rPr>
        <w:t xml:space="preserve"> </w:t>
      </w:r>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091167">
        <w:t xml:space="preserve">Supplementary Table 1: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2-03-28T13:05:00Z" w:initials="DB">
    <w:p w14:paraId="572A092C" w14:textId="045735FA" w:rsidR="0018130B" w:rsidRDefault="0018130B" w:rsidP="00C53CD4">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A9BE7" w14:textId="77777777" w:rsidR="0004196D" w:rsidRDefault="0004196D" w:rsidP="00C53CD4">
      <w:r>
        <w:separator/>
      </w:r>
    </w:p>
  </w:endnote>
  <w:endnote w:type="continuationSeparator" w:id="0">
    <w:p w14:paraId="1D44DE74" w14:textId="77777777" w:rsidR="0004196D" w:rsidRDefault="0004196D" w:rsidP="00C53CD4">
      <w:r>
        <w:continuationSeparator/>
      </w:r>
    </w:p>
  </w:endnote>
  <w:endnote w:type="continuationNotice" w:id="1">
    <w:p w14:paraId="6344D5C1" w14:textId="77777777" w:rsidR="0004196D" w:rsidRDefault="0004196D"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18130B" w:rsidRDefault="0018130B"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18130B" w:rsidRDefault="0018130B"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E3982C" w14:textId="77777777" w:rsidR="0004196D" w:rsidRDefault="0004196D" w:rsidP="00C53CD4">
      <w:r>
        <w:separator/>
      </w:r>
    </w:p>
  </w:footnote>
  <w:footnote w:type="continuationSeparator" w:id="0">
    <w:p w14:paraId="71CD8DC4" w14:textId="77777777" w:rsidR="0004196D" w:rsidRDefault="0004196D" w:rsidP="00C53CD4">
      <w:r>
        <w:continuationSeparator/>
      </w:r>
    </w:p>
  </w:footnote>
  <w:footnote w:type="continuationNotice" w:id="1">
    <w:p w14:paraId="0E042E67" w14:textId="77777777" w:rsidR="0004196D" w:rsidRDefault="0004196D"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861CC"/>
    <w:multiLevelType w:val="hybridMultilevel"/>
    <w:tmpl w:val="2320E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96D"/>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3EAC"/>
    <w:rsid w:val="001646E7"/>
    <w:rsid w:val="00165AFC"/>
    <w:rsid w:val="0017030B"/>
    <w:rsid w:val="0017194A"/>
    <w:rsid w:val="00173344"/>
    <w:rsid w:val="001736D0"/>
    <w:rsid w:val="00173928"/>
    <w:rsid w:val="001772CD"/>
    <w:rsid w:val="001773FC"/>
    <w:rsid w:val="00177695"/>
    <w:rsid w:val="0018130B"/>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111B"/>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04FB"/>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E59A5"/>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BB7"/>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58F3"/>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60111B"/>
    <w:pPr>
      <w:keepNext/>
      <w:keepLines/>
      <w:spacing w:before="200"/>
      <w:outlineLvl w:val="1"/>
    </w:pPr>
    <w:rPr>
      <w:rFonts w:eastAsiaTheme="majorEastAsia"/>
      <w:b/>
      <w:bCs/>
      <w:color w:val="000000" w:themeColor="text1"/>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60111B"/>
    <w:rPr>
      <w:rFonts w:ascii="Arial" w:eastAsiaTheme="majorEastAsia" w:hAnsi="Arial" w:cs="Arial"/>
      <w:b/>
      <w:bCs/>
      <w:color w:val="000000" w:themeColor="text1"/>
      <w:sz w:val="22"/>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58EC6-1BE4-684A-9466-14E1F2881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21</Pages>
  <Words>71541</Words>
  <Characters>407790</Characters>
  <Application>Microsoft Office Word</Application>
  <DocSecurity>0</DocSecurity>
  <Lines>3398</Lines>
  <Paragraphs>9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9</cp:revision>
  <cp:lastPrinted>2022-06-02T15:26:00Z</cp:lastPrinted>
  <dcterms:created xsi:type="dcterms:W3CDTF">2019-07-24T22:24:00Z</dcterms:created>
  <dcterms:modified xsi:type="dcterms:W3CDTF">2023-09-0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